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29BDD182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</w:p>
        </w:tc>
        <w:tc>
          <w:tcPr>
            <w:tcW w:w="1334" w:type="pct"/>
          </w:tcPr>
          <w:p w14:paraId="5BAE399A" w14:textId="6679DEC3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365E0935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</w:p>
        </w:tc>
        <w:tc>
          <w:tcPr>
            <w:tcW w:w="1334" w:type="pct"/>
          </w:tcPr>
          <w:p w14:paraId="72E920C9" w14:textId="1D3EBF0F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4FFD88E1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</w:p>
        </w:tc>
        <w:tc>
          <w:tcPr>
            <w:tcW w:w="1334" w:type="pct"/>
          </w:tcPr>
          <w:p w14:paraId="1711F34D" w14:textId="59D7C9FC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TO DO</w:t>
            </w: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commentRangeStart w:id="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6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6"/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8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9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0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1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lastRenderedPageBreak/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cardiovascular system (ventricular septal defect without an associated genetic syndrome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lastRenderedPageBreak/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2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2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5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</w:t>
      </w:r>
      <w:proofErr w:type="gramStart"/>
      <w:r>
        <w:t>e.g.</w:t>
      </w:r>
      <w:proofErr w:type="gramEnd"/>
      <w:r>
        <w:t xml:space="preserve"> </w:t>
      </w:r>
      <w:r w:rsidRPr="00B52262">
        <w:t>fet_us_bin_tri1</w:t>
      </w:r>
    </w:p>
  </w:comment>
  <w:comment w:id="6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7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2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proofErr w:type="gramStart"/>
      <w:r>
        <w:t>Also</w:t>
      </w:r>
      <w:proofErr w:type="gramEnd"/>
      <w:r>
        <w:t xml:space="preserve">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70FE0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B6AA1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11</Pages>
  <Words>3342</Words>
  <Characters>19052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7</cp:revision>
  <dcterms:created xsi:type="dcterms:W3CDTF">2021-09-02T09:12:00Z</dcterms:created>
  <dcterms:modified xsi:type="dcterms:W3CDTF">2022-01-17T12:41:00Z</dcterms:modified>
</cp:coreProperties>
</file>